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361705" w14:textId="77777777" w:rsidR="00125CB2" w:rsidRDefault="00125CB2" w:rsidP="00125CB2">
      <w:pPr>
        <w:pStyle w:val="Heading3"/>
        <w:rPr>
          <w:rFonts w:ascii="Times New Roman" w:hAnsi="Times New Roman" w:cs="Times New Roman"/>
          <w:b/>
          <w:color w:val="auto"/>
          <w:sz w:val="40"/>
          <w:szCs w:val="40"/>
        </w:rPr>
      </w:pPr>
      <w:bookmarkStart w:id="0" w:name="_Toc529958341"/>
      <w:r w:rsidRPr="000C45A5">
        <w:rPr>
          <w:rFonts w:ascii="Times New Roman" w:hAnsi="Times New Roman" w:cs="Times New Roman"/>
          <w:b/>
          <w:color w:val="auto"/>
          <w:sz w:val="40"/>
          <w:szCs w:val="40"/>
        </w:rPr>
        <w:t>2.53 Mechanical transplanting</w:t>
      </w:r>
      <w:bookmarkEnd w:id="0"/>
    </w:p>
    <w:p w14:paraId="401DDD34" w14:textId="529BE76A" w:rsidR="00125CB2" w:rsidRDefault="00125CB2" w:rsidP="00125CB2"/>
    <w:p w14:paraId="597CB156" w14:textId="77777777" w:rsidR="00B32AF6" w:rsidRDefault="002A768E" w:rsidP="005E0AD0">
      <w:pPr>
        <w:spacing w:line="360" w:lineRule="auto"/>
        <w:rPr>
          <w:rFonts w:ascii="Times New Roman" w:hAnsi="Times New Roman" w:cs="Times New Roman"/>
          <w:sz w:val="24"/>
          <w:szCs w:val="24"/>
        </w:rPr>
      </w:pPr>
      <w:r w:rsidRPr="005E0AD0">
        <w:rPr>
          <w:rFonts w:ascii="Times New Roman" w:hAnsi="Times New Roman" w:cs="Times New Roman"/>
          <w:sz w:val="24"/>
          <w:szCs w:val="24"/>
        </w:rPr>
        <w:t xml:space="preserve">The </w:t>
      </w:r>
      <w:r w:rsidR="00E80C08" w:rsidRPr="005E0AD0">
        <w:rPr>
          <w:rFonts w:ascii="Times New Roman" w:hAnsi="Times New Roman" w:cs="Times New Roman"/>
          <w:sz w:val="24"/>
          <w:szCs w:val="24"/>
        </w:rPr>
        <w:t>mechanical</w:t>
      </w:r>
      <w:r w:rsidRPr="005E0AD0">
        <w:rPr>
          <w:rFonts w:ascii="Times New Roman" w:hAnsi="Times New Roman" w:cs="Times New Roman"/>
          <w:sz w:val="24"/>
          <w:szCs w:val="24"/>
        </w:rPr>
        <w:t xml:space="preserve"> transplanting is the field establishment </w:t>
      </w:r>
      <w:r w:rsidR="00E80C08" w:rsidRPr="005E0AD0">
        <w:rPr>
          <w:rFonts w:ascii="Times New Roman" w:hAnsi="Times New Roman" w:cs="Times New Roman"/>
          <w:sz w:val="24"/>
          <w:szCs w:val="24"/>
        </w:rPr>
        <w:t>of</w:t>
      </w:r>
      <w:r w:rsidRPr="005E0AD0">
        <w:rPr>
          <w:rFonts w:ascii="Times New Roman" w:hAnsi="Times New Roman" w:cs="Times New Roman"/>
          <w:sz w:val="24"/>
          <w:szCs w:val="24"/>
        </w:rPr>
        <w:t xml:space="preserve"> the seedings raised in a </w:t>
      </w:r>
      <w:r w:rsidR="00E80C08" w:rsidRPr="005E0AD0">
        <w:rPr>
          <w:rFonts w:ascii="Times New Roman" w:hAnsi="Times New Roman" w:cs="Times New Roman"/>
          <w:sz w:val="24"/>
          <w:szCs w:val="24"/>
        </w:rPr>
        <w:t xml:space="preserve">modified dapog nursery as mat type od nursery trays, using the rice transplanters </w:t>
      </w:r>
      <w:r w:rsidR="00E80C08" w:rsidRPr="005E0AD0">
        <w:rPr>
          <w:rFonts w:ascii="Times New Roman" w:hAnsi="Times New Roman" w:cs="Times New Roman"/>
          <w:sz w:val="24"/>
          <w:szCs w:val="24"/>
        </w:rPr>
        <w:fldChar w:fldCharType="begin" w:fldLock="1"/>
      </w:r>
      <w:r w:rsidR="00E80C08"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00E80C08" w:rsidRPr="005E0AD0">
        <w:rPr>
          <w:rFonts w:ascii="Times New Roman" w:hAnsi="Times New Roman" w:cs="Times New Roman"/>
          <w:sz w:val="24"/>
          <w:szCs w:val="24"/>
        </w:rPr>
        <w:fldChar w:fldCharType="separate"/>
      </w:r>
      <w:r w:rsidR="00E80C08" w:rsidRPr="005E0AD0">
        <w:rPr>
          <w:rFonts w:ascii="Times New Roman" w:hAnsi="Times New Roman" w:cs="Times New Roman"/>
          <w:noProof/>
          <w:sz w:val="24"/>
          <w:szCs w:val="24"/>
        </w:rPr>
        <w:t>(Rickman et al., 2015)</w:t>
      </w:r>
      <w:r w:rsidR="00E80C08" w:rsidRPr="005E0AD0">
        <w:rPr>
          <w:rFonts w:ascii="Times New Roman" w:hAnsi="Times New Roman" w:cs="Times New Roman"/>
          <w:sz w:val="24"/>
          <w:szCs w:val="24"/>
        </w:rPr>
        <w:fldChar w:fldCharType="end"/>
      </w:r>
      <w:r w:rsidR="00E80C08"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00E80C08" w:rsidRPr="005E0AD0">
        <w:rPr>
          <w:rFonts w:ascii="Times New Roman" w:hAnsi="Times New Roman" w:cs="Times New Roman"/>
          <w:sz w:val="24"/>
          <w:szCs w:val="24"/>
        </w:rPr>
        <w:fldChar w:fldCharType="begin" w:fldLock="1"/>
      </w:r>
      <w:r w:rsidR="005E0AD0"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00E80C08" w:rsidRPr="005E0AD0">
        <w:rPr>
          <w:rFonts w:ascii="Times New Roman" w:hAnsi="Times New Roman" w:cs="Times New Roman"/>
          <w:sz w:val="24"/>
          <w:szCs w:val="24"/>
        </w:rPr>
        <w:fldChar w:fldCharType="separate"/>
      </w:r>
      <w:r w:rsidR="00E80C08" w:rsidRPr="005E0AD0">
        <w:rPr>
          <w:rFonts w:ascii="Times New Roman" w:hAnsi="Times New Roman" w:cs="Times New Roman"/>
          <w:noProof/>
          <w:sz w:val="24"/>
          <w:szCs w:val="24"/>
        </w:rPr>
        <w:t>(Illangakoon et al., 2017)</w:t>
      </w:r>
      <w:r w:rsidR="00E80C08" w:rsidRPr="005E0AD0">
        <w:rPr>
          <w:rFonts w:ascii="Times New Roman" w:hAnsi="Times New Roman" w:cs="Times New Roman"/>
          <w:sz w:val="24"/>
          <w:szCs w:val="24"/>
        </w:rPr>
        <w:fldChar w:fldCharType="end"/>
      </w:r>
      <w:r w:rsidR="00E80C08" w:rsidRPr="005E0AD0">
        <w:rPr>
          <w:rFonts w:ascii="Times New Roman" w:hAnsi="Times New Roman" w:cs="Times New Roman"/>
          <w:sz w:val="24"/>
          <w:szCs w:val="24"/>
        </w:rPr>
        <w:t xml:space="preserve">. The final yield is significantly increased by the mechanical transplanting method of plant establishment </w:t>
      </w:r>
      <w:r w:rsidR="005E0AD0" w:rsidRPr="005E0AD0">
        <w:rPr>
          <w:rFonts w:ascii="Times New Roman" w:hAnsi="Times New Roman" w:cs="Times New Roman"/>
          <w:sz w:val="24"/>
          <w:szCs w:val="24"/>
        </w:rPr>
        <w:t xml:space="preserve">compared to other methods, </w:t>
      </w:r>
      <w:r w:rsidR="00E80C08" w:rsidRPr="005E0AD0">
        <w:rPr>
          <w:rFonts w:ascii="Times New Roman" w:hAnsi="Times New Roman" w:cs="Times New Roman"/>
          <w:sz w:val="24"/>
          <w:szCs w:val="24"/>
        </w:rPr>
        <w:t>through optimum plant density</w:t>
      </w:r>
      <w:r w:rsidR="005E0AD0" w:rsidRPr="005E0AD0">
        <w:rPr>
          <w:rFonts w:ascii="Times New Roman" w:hAnsi="Times New Roman" w:cs="Times New Roman"/>
          <w:sz w:val="24"/>
          <w:szCs w:val="24"/>
        </w:rPr>
        <w:t xml:space="preserve"> with adjustable spacing between the plants, less amount of missing hills and reduced transplanting shock with the seedling friendly transplanting method followed in the self-propelled walk behind type transplanter which is commonly used in Asian countries </w:t>
      </w:r>
      <w:r w:rsidR="005E0AD0" w:rsidRPr="00B40E24">
        <w:rPr>
          <w:rFonts w:ascii="Times New Roman" w:hAnsi="Times New Roman" w:cs="Times New Roman"/>
          <w:sz w:val="24"/>
          <w:szCs w:val="24"/>
        </w:rPr>
        <w:fldChar w:fldCharType="begin" w:fldLock="1"/>
      </w:r>
      <w:r w:rsidR="005E0AD0"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005E0AD0" w:rsidRPr="00B40E24">
        <w:rPr>
          <w:rFonts w:ascii="Times New Roman" w:hAnsi="Times New Roman" w:cs="Times New Roman"/>
          <w:sz w:val="24"/>
          <w:szCs w:val="24"/>
        </w:rPr>
        <w:fldChar w:fldCharType="separate"/>
      </w:r>
      <w:r w:rsidR="005E0AD0" w:rsidRPr="00B40E24">
        <w:rPr>
          <w:rFonts w:ascii="Times New Roman" w:hAnsi="Times New Roman" w:cs="Times New Roman"/>
          <w:noProof/>
          <w:sz w:val="24"/>
          <w:szCs w:val="24"/>
        </w:rPr>
        <w:t>(Gaikwad et al., 2015; Islam et al., 2016; Rickman et al., 2015)</w:t>
      </w:r>
      <w:r w:rsidR="005E0AD0" w:rsidRPr="00B40E24">
        <w:rPr>
          <w:rFonts w:ascii="Times New Roman" w:hAnsi="Times New Roman" w:cs="Times New Roman"/>
          <w:sz w:val="24"/>
          <w:szCs w:val="24"/>
        </w:rPr>
        <w:fldChar w:fldCharType="end"/>
      </w:r>
      <w:r w:rsidR="005E0AD0" w:rsidRPr="00B40E24">
        <w:rPr>
          <w:rFonts w:ascii="Times New Roman" w:hAnsi="Times New Roman" w:cs="Times New Roman"/>
          <w:sz w:val="24"/>
          <w:szCs w:val="24"/>
        </w:rPr>
        <w:t xml:space="preserve">. </w:t>
      </w:r>
    </w:p>
    <w:p w14:paraId="621C51FF" w14:textId="13C614A6" w:rsidR="005E0AD0" w:rsidRDefault="005E0AD0" w:rsidP="005E0AD0">
      <w:pPr>
        <w:spacing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00B40E24"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The Department of Agriculture, Sri Lanka has launched </w:t>
      </w:r>
      <w:r w:rsidR="00B40E24" w:rsidRPr="00B40E24">
        <w:rPr>
          <w:rFonts w:ascii="Times New Roman" w:hAnsi="Times New Roman" w:cs="Times New Roman"/>
          <w:sz w:val="24"/>
          <w:szCs w:val="24"/>
        </w:rPr>
        <w:t>programs to give the technical knowledge to the farmers</w:t>
      </w:r>
      <w:r w:rsidRPr="00B40E24">
        <w:rPr>
          <w:rFonts w:ascii="Times New Roman" w:hAnsi="Times New Roman" w:cs="Times New Roman"/>
          <w:sz w:val="24"/>
          <w:szCs w:val="24"/>
        </w:rPr>
        <w:t xml:space="preserve"> under the project</w:t>
      </w:r>
      <w:r w:rsidR="00B40E24" w:rsidRPr="00B40E24">
        <w:rPr>
          <w:rFonts w:ascii="Times New Roman" w:hAnsi="Times New Roman" w:cs="Times New Roman"/>
          <w:sz w:val="24"/>
          <w:szCs w:val="24"/>
        </w:rPr>
        <w:t>s</w:t>
      </w:r>
      <w:r w:rsidRPr="00B40E24">
        <w:rPr>
          <w:rFonts w:ascii="Times New Roman" w:hAnsi="Times New Roman" w:cs="Times New Roman"/>
          <w:sz w:val="24"/>
          <w:szCs w:val="24"/>
        </w:rPr>
        <w:t xml:space="preserve"> KOPIA and Yaya </w:t>
      </w:r>
      <w:r w:rsidR="00B40E24" w:rsidRPr="00B40E24">
        <w:rPr>
          <w:rFonts w:ascii="Times New Roman" w:hAnsi="Times New Roman" w:cs="Times New Roman"/>
          <w:sz w:val="24"/>
          <w:szCs w:val="24"/>
        </w:rPr>
        <w:t>II</w:t>
      </w:r>
      <w:r w:rsidR="00B40E24" w:rsidRPr="00B40E24">
        <w:rPr>
          <w:rFonts w:ascii="Times New Roman" w:hAnsi="Times New Roman" w:cs="Times New Roman"/>
          <w:sz w:val="24"/>
          <w:szCs w:val="24"/>
        </w:rPr>
        <w:t>, to develop an instinct on them to adopt to this new technology</w:t>
      </w:r>
      <w:r w:rsidR="00CD3C4C">
        <w:rPr>
          <w:rFonts w:ascii="Times New Roman" w:hAnsi="Times New Roman" w:cs="Times New Roman"/>
          <w:sz w:val="24"/>
          <w:szCs w:val="24"/>
        </w:rPr>
        <w:t>.</w:t>
      </w:r>
      <w:r w:rsidR="00B40E24" w:rsidRPr="00B40E24">
        <w:rPr>
          <w:rFonts w:ascii="Times New Roman" w:hAnsi="Times New Roman" w:cs="Times New Roman"/>
          <w:sz w:val="24"/>
          <w:szCs w:val="24"/>
        </w:rPr>
        <w:t xml:space="preserve"> </w:t>
      </w:r>
      <w:r w:rsidR="00B40E24" w:rsidRPr="00B40E24">
        <w:rPr>
          <w:rFonts w:ascii="Times New Roman" w:hAnsi="Times New Roman" w:cs="Times New Roman"/>
          <w:sz w:val="24"/>
          <w:szCs w:val="24"/>
        </w:rPr>
        <w:fldChar w:fldCharType="begin" w:fldLock="1"/>
      </w:r>
      <w:r w:rsidR="00B32AF6">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00B40E24" w:rsidRPr="00B40E24">
        <w:rPr>
          <w:rFonts w:ascii="Times New Roman" w:hAnsi="Times New Roman" w:cs="Times New Roman"/>
          <w:sz w:val="24"/>
          <w:szCs w:val="24"/>
        </w:rPr>
        <w:fldChar w:fldCharType="separate"/>
      </w:r>
      <w:r w:rsidR="00B40E24" w:rsidRPr="00B40E24">
        <w:rPr>
          <w:rFonts w:ascii="Times New Roman" w:hAnsi="Times New Roman" w:cs="Times New Roman"/>
          <w:noProof/>
          <w:sz w:val="24"/>
          <w:szCs w:val="24"/>
        </w:rPr>
        <w:t>(Bandara et al., 2017; Sri Lanka raises rice productivity with Korean technology, 2016)</w:t>
      </w:r>
      <w:r w:rsidR="00B40E24" w:rsidRPr="00B40E24">
        <w:rPr>
          <w:rFonts w:ascii="Times New Roman" w:hAnsi="Times New Roman" w:cs="Times New Roman"/>
          <w:sz w:val="24"/>
          <w:szCs w:val="24"/>
        </w:rPr>
        <w:fldChar w:fldCharType="end"/>
      </w:r>
    </w:p>
    <w:p w14:paraId="297571FD" w14:textId="14EE3CD4" w:rsidR="00B32AF6" w:rsidRDefault="00B32AF6" w:rsidP="005E0AD0">
      <w:pPr>
        <w:spacing w:line="360" w:lineRule="auto"/>
        <w:rPr>
          <w:rFonts w:ascii="Times New Roman" w:hAnsi="Times New Roman" w:cs="Times New Roman"/>
          <w:sz w:val="24"/>
          <w:szCs w:val="24"/>
        </w:rPr>
      </w:pPr>
      <w:r>
        <w:rPr>
          <w:rFonts w:ascii="Times New Roman" w:hAnsi="Times New Roman" w:cs="Times New Roman"/>
          <w:sz w:val="24"/>
          <w:szCs w:val="24"/>
        </w:rPr>
        <w:t>The mechanical transplanting of rice increases the labor use efficiency which assures timeliness transplanting with speed transplanting while generating an alternative income source for the rural youth as operators in machines and in different nursery management practices</w:t>
      </w:r>
      <w:r w:rsidR="00CD3C4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E7216">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w:t>
      </w:r>
      <w:r w:rsidR="003E7216">
        <w:rPr>
          <w:rFonts w:ascii="Times New Roman" w:hAnsi="Times New Roman" w:cs="Times New Roman"/>
          <w:sz w:val="24"/>
          <w:szCs w:val="24"/>
        </w:rPr>
        <w:t xml:space="preserve"> for one hectare whereas only 3 labors are required to transplant 4 hectares with in one day. Mechanical transplanting can be considered as an operation with low health risk on labors when compared with the fatigue manual transplanting of rice</w:t>
      </w:r>
      <w:r w:rsidR="002C1E5B">
        <w:rPr>
          <w:rFonts w:ascii="Times New Roman" w:hAnsi="Times New Roman" w:cs="Times New Roman"/>
          <w:sz w:val="24"/>
          <w:szCs w:val="24"/>
        </w:rPr>
        <w:t xml:space="preserve"> with </w:t>
      </w:r>
      <w:proofErr w:type="spellStart"/>
      <w:r w:rsidR="002C1E5B">
        <w:rPr>
          <w:rFonts w:ascii="Times New Roman" w:hAnsi="Times New Roman" w:cs="Times New Roman"/>
          <w:sz w:val="24"/>
          <w:szCs w:val="24"/>
        </w:rPr>
        <w:t>frequend</w:t>
      </w:r>
      <w:proofErr w:type="spellEnd"/>
      <w:r w:rsidR="002C1E5B">
        <w:rPr>
          <w:rFonts w:ascii="Times New Roman" w:hAnsi="Times New Roman" w:cs="Times New Roman"/>
          <w:sz w:val="24"/>
          <w:szCs w:val="24"/>
        </w:rPr>
        <w:t xml:space="preserve"> bending and straighten up process</w:t>
      </w:r>
      <w:r w:rsidR="003E7216">
        <w:rPr>
          <w:rFonts w:ascii="Times New Roman" w:hAnsi="Times New Roman" w:cs="Times New Roman"/>
          <w:sz w:val="24"/>
          <w:szCs w:val="24"/>
        </w:rPr>
        <w:t xml:space="preserve"> which is not </w:t>
      </w:r>
      <w:r w:rsidR="002C1E5B">
        <w:rPr>
          <w:rFonts w:ascii="Times New Roman" w:hAnsi="Times New Roman" w:cs="Times New Roman"/>
          <w:sz w:val="24"/>
          <w:szCs w:val="24"/>
        </w:rPr>
        <w:t xml:space="preserve">an </w:t>
      </w:r>
      <w:r w:rsidR="003E7216">
        <w:rPr>
          <w:rFonts w:ascii="Times New Roman" w:hAnsi="Times New Roman" w:cs="Times New Roman"/>
          <w:sz w:val="24"/>
          <w:szCs w:val="24"/>
        </w:rPr>
        <w:t>ergonomically friendly</w:t>
      </w:r>
      <w:r w:rsidR="00CD3C4C">
        <w:rPr>
          <w:rFonts w:ascii="Times New Roman" w:hAnsi="Times New Roman" w:cs="Times New Roman"/>
          <w:sz w:val="24"/>
          <w:szCs w:val="24"/>
        </w:rPr>
        <w:t>.</w:t>
      </w:r>
      <w:r w:rsidR="002C1E5B">
        <w:rPr>
          <w:rFonts w:ascii="Times New Roman" w:hAnsi="Times New Roman" w:cs="Times New Roman"/>
          <w:sz w:val="24"/>
          <w:szCs w:val="24"/>
        </w:rPr>
        <w:t xml:space="preserve"> </w:t>
      </w:r>
      <w:r w:rsidR="003E7216">
        <w:rPr>
          <w:rFonts w:ascii="Times New Roman" w:hAnsi="Times New Roman" w:cs="Times New Roman"/>
          <w:sz w:val="24"/>
          <w:szCs w:val="24"/>
        </w:rPr>
        <w:fldChar w:fldCharType="begin" w:fldLock="1"/>
      </w:r>
      <w:r w:rsidR="00482E1F">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003E7216">
        <w:rPr>
          <w:rFonts w:ascii="Times New Roman" w:hAnsi="Times New Roman" w:cs="Times New Roman"/>
          <w:sz w:val="24"/>
          <w:szCs w:val="24"/>
        </w:rPr>
        <w:fldChar w:fldCharType="separate"/>
      </w:r>
      <w:r w:rsidR="002C1E5B" w:rsidRPr="002C1E5B">
        <w:rPr>
          <w:rFonts w:ascii="Times New Roman" w:hAnsi="Times New Roman" w:cs="Times New Roman"/>
          <w:noProof/>
          <w:sz w:val="24"/>
          <w:szCs w:val="24"/>
        </w:rPr>
        <w:t>(Pradhan and Mohanty, 2014; Rickman et al., 2015)</w:t>
      </w:r>
      <w:r w:rsidR="003E7216">
        <w:rPr>
          <w:rFonts w:ascii="Times New Roman" w:hAnsi="Times New Roman" w:cs="Times New Roman"/>
          <w:sz w:val="24"/>
          <w:szCs w:val="24"/>
        </w:rPr>
        <w:fldChar w:fldCharType="end"/>
      </w:r>
    </w:p>
    <w:p w14:paraId="0E568278" w14:textId="6BA2DE2A" w:rsidR="00FE0CFF" w:rsidRDefault="00FE0CFF" w:rsidP="005E0AD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rea required for the </w:t>
      </w:r>
      <w:r w:rsidR="00CD3C4C">
        <w:rPr>
          <w:rFonts w:ascii="Times New Roman" w:hAnsi="Times New Roman" w:cs="Times New Roman"/>
          <w:sz w:val="24"/>
          <w:szCs w:val="24"/>
        </w:rPr>
        <w:t>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482E1F">
        <w:rPr>
          <w:rFonts w:ascii="Times New Roman" w:hAnsi="Times New Roman" w:cs="Times New Roman"/>
          <w:sz w:val="24"/>
          <w:szCs w:val="24"/>
        </w:rPr>
        <w:fldChar w:fldCharType="begin" w:fldLock="1"/>
      </w:r>
      <w:r w:rsidR="00EA1375">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sidR="00482E1F">
        <w:rPr>
          <w:rFonts w:ascii="Times New Roman" w:hAnsi="Times New Roman" w:cs="Times New Roman"/>
          <w:sz w:val="24"/>
          <w:szCs w:val="24"/>
        </w:rPr>
        <w:fldChar w:fldCharType="separate"/>
      </w:r>
      <w:r w:rsidR="00482E1F" w:rsidRPr="00482E1F">
        <w:rPr>
          <w:rFonts w:ascii="Times New Roman" w:hAnsi="Times New Roman" w:cs="Times New Roman"/>
          <w:noProof/>
          <w:sz w:val="24"/>
          <w:szCs w:val="24"/>
        </w:rPr>
        <w:t xml:space="preserve">(Columbia and Division, </w:t>
      </w:r>
      <w:r w:rsidR="00482E1F" w:rsidRPr="00482E1F">
        <w:rPr>
          <w:rFonts w:ascii="Times New Roman" w:hAnsi="Times New Roman" w:cs="Times New Roman"/>
          <w:noProof/>
          <w:sz w:val="24"/>
          <w:szCs w:val="24"/>
        </w:rPr>
        <w:lastRenderedPageBreak/>
        <w:t>2013; Gaikwad et al., 2015; Hayleys empowers greater productivity via mechanised rice transplanter</w:t>
      </w:r>
      <w:r w:rsidR="00482E1F">
        <w:rPr>
          <w:rFonts w:ascii="Times New Roman" w:hAnsi="Times New Roman" w:cs="Times New Roman"/>
          <w:noProof/>
          <w:sz w:val="24"/>
          <w:szCs w:val="24"/>
        </w:rPr>
        <w:t>,</w:t>
      </w:r>
      <w:r w:rsidR="00482E1F" w:rsidRPr="00482E1F">
        <w:rPr>
          <w:rFonts w:ascii="Times New Roman" w:hAnsi="Times New Roman" w:cs="Times New Roman"/>
          <w:noProof/>
          <w:sz w:val="24"/>
          <w:szCs w:val="24"/>
        </w:rPr>
        <w:t xml:space="preserve"> 2013)</w:t>
      </w:r>
      <w:r w:rsidR="00482E1F">
        <w:rPr>
          <w:rFonts w:ascii="Times New Roman" w:hAnsi="Times New Roman" w:cs="Times New Roman"/>
          <w:sz w:val="24"/>
          <w:szCs w:val="24"/>
        </w:rPr>
        <w:fldChar w:fldCharType="end"/>
      </w:r>
      <w:r w:rsidR="00CD3C4C">
        <w:rPr>
          <w:rFonts w:ascii="Times New Roman" w:hAnsi="Times New Roman" w:cs="Times New Roman"/>
          <w:sz w:val="24"/>
          <w:szCs w:val="24"/>
        </w:rPr>
        <w:t xml:space="preserve"> </w:t>
      </w:r>
      <w:r w:rsidR="00EA1375">
        <w:rPr>
          <w:rFonts w:ascii="Times New Roman" w:hAnsi="Times New Roman" w:cs="Times New Roman"/>
          <w:sz w:val="24"/>
          <w:szCs w:val="24"/>
        </w:rPr>
        <w:t xml:space="preserve">The production cost can be reduced from 25% - 30%through the mechanical transplanting than the manual transplanting </w:t>
      </w:r>
      <w:r w:rsidR="00EA1375">
        <w:rPr>
          <w:rFonts w:ascii="Times New Roman" w:hAnsi="Times New Roman" w:cs="Times New Roman"/>
          <w:sz w:val="24"/>
          <w:szCs w:val="24"/>
        </w:rPr>
        <w:fldChar w:fldCharType="begin" w:fldLock="1"/>
      </w:r>
      <w:r w:rsidR="000F65D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00EA1375">
        <w:rPr>
          <w:rFonts w:ascii="Times New Roman" w:hAnsi="Times New Roman" w:cs="Times New Roman"/>
          <w:sz w:val="24"/>
          <w:szCs w:val="24"/>
        </w:rPr>
        <w:fldChar w:fldCharType="separate"/>
      </w:r>
      <w:r w:rsidR="00EA1375" w:rsidRPr="00EA1375">
        <w:rPr>
          <w:rFonts w:ascii="Times New Roman" w:hAnsi="Times New Roman" w:cs="Times New Roman"/>
          <w:noProof/>
          <w:sz w:val="24"/>
          <w:szCs w:val="24"/>
        </w:rPr>
        <w:t>(Mahbubur Rashid et al., 2015)</w:t>
      </w:r>
      <w:r w:rsidR="00EA1375">
        <w:rPr>
          <w:rFonts w:ascii="Times New Roman" w:hAnsi="Times New Roman" w:cs="Times New Roman"/>
          <w:sz w:val="24"/>
          <w:szCs w:val="24"/>
        </w:rPr>
        <w:fldChar w:fldCharType="end"/>
      </w:r>
      <w:r w:rsidR="00EA1375">
        <w:rPr>
          <w:rFonts w:ascii="Times New Roman" w:hAnsi="Times New Roman" w:cs="Times New Roman"/>
          <w:sz w:val="24"/>
          <w:szCs w:val="24"/>
        </w:rPr>
        <w:t>.</w:t>
      </w:r>
    </w:p>
    <w:p w14:paraId="112727D8" w14:textId="01626F51" w:rsidR="00862669" w:rsidRDefault="000F65D0" w:rsidP="000F3536">
      <w:pPr>
        <w:spacing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w:t>
      </w:r>
      <w:r w:rsidR="000F3536">
        <w:rPr>
          <w:rFonts w:ascii="Times New Roman" w:hAnsi="Times New Roman" w:cs="Times New Roman"/>
          <w:sz w:val="24"/>
          <w:szCs w:val="24"/>
        </w:rPr>
        <w:t>nutrients. The</w:t>
      </w:r>
      <w:r>
        <w:rPr>
          <w:rFonts w:ascii="Times New Roman" w:hAnsi="Times New Roman" w:cs="Times New Roman"/>
          <w:sz w:val="24"/>
          <w:szCs w:val="24"/>
        </w:rPr>
        <w:t xml:space="preserve"> low plant population in the manual transplanted field </w:t>
      </w:r>
      <w:r w:rsidR="000F3536">
        <w:rPr>
          <w:rFonts w:ascii="Times New Roman" w:hAnsi="Times New Roman" w:cs="Times New Roman"/>
          <w:sz w:val="24"/>
          <w:szCs w:val="24"/>
        </w:rPr>
        <w:t>,</w:t>
      </w:r>
      <w:r>
        <w:rPr>
          <w:rFonts w:ascii="Times New Roman" w:hAnsi="Times New Roman" w:cs="Times New Roman"/>
          <w:sz w:val="24"/>
          <w:szCs w:val="24"/>
        </w:rPr>
        <w:t xml:space="preserve">which is </w:t>
      </w:r>
      <w:r w:rsidR="000F3536">
        <w:rPr>
          <w:rFonts w:ascii="Times New Roman" w:hAnsi="Times New Roman" w:cs="Times New Roman"/>
          <w:sz w:val="24"/>
          <w:szCs w:val="24"/>
        </w:rPr>
        <w:t>a</w:t>
      </w:r>
      <w:r>
        <w:rPr>
          <w:rFonts w:ascii="Times New Roman" w:hAnsi="Times New Roman" w:cs="Times New Roman"/>
          <w:sz w:val="24"/>
          <w:szCs w:val="24"/>
        </w:rPr>
        <w:t xml:space="preserve"> critical factor that affect the final grain </w:t>
      </w:r>
      <w:r w:rsidR="000F3536">
        <w:rPr>
          <w:rFonts w:ascii="Times New Roman" w:hAnsi="Times New Roman" w:cs="Times New Roman"/>
          <w:sz w:val="24"/>
          <w:szCs w:val="24"/>
        </w:rPr>
        <w:t>yield can be avoided through mechanical transplanting.</w:t>
      </w:r>
      <w:r w:rsidR="000F3536">
        <w:rPr>
          <w:rFonts w:ascii="Times New Roman" w:hAnsi="Times New Roman" w:cs="Times New Roman"/>
          <w:sz w:val="24"/>
          <w:szCs w:val="24"/>
        </w:rPr>
        <w:t xml:space="preserve"> </w:t>
      </w:r>
      <w:r w:rsidR="000F3536">
        <w:rPr>
          <w:rFonts w:ascii="Times New Roman" w:hAnsi="Times New Roman" w:cs="Times New Roman"/>
          <w:sz w:val="24"/>
          <w:szCs w:val="24"/>
        </w:rPr>
        <w:fldChar w:fldCharType="begin" w:fldLock="1"/>
      </w:r>
      <w:r w:rsidR="000F3536">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000F3536">
        <w:rPr>
          <w:rFonts w:ascii="Times New Roman" w:hAnsi="Times New Roman" w:cs="Times New Roman"/>
          <w:sz w:val="24"/>
          <w:szCs w:val="24"/>
        </w:rPr>
        <w:fldChar w:fldCharType="separate"/>
      </w:r>
      <w:r w:rsidR="000F3536" w:rsidRPr="000F65D0">
        <w:rPr>
          <w:rFonts w:ascii="Times New Roman" w:hAnsi="Times New Roman" w:cs="Times New Roman"/>
          <w:noProof/>
          <w:sz w:val="24"/>
          <w:szCs w:val="24"/>
        </w:rPr>
        <w:t>(Baloch et al., 2002; Farooq et al., 2001)</w:t>
      </w:r>
      <w:r w:rsidR="000F3536">
        <w:rPr>
          <w:rFonts w:ascii="Times New Roman" w:hAnsi="Times New Roman" w:cs="Times New Roman"/>
          <w:sz w:val="24"/>
          <w:szCs w:val="24"/>
        </w:rPr>
        <w:fldChar w:fldCharType="end"/>
      </w:r>
      <w:r w:rsidR="000F3536">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sidR="000F3536">
        <w:rPr>
          <w:rFonts w:ascii="Times New Roman" w:hAnsi="Times New Roman" w:cs="Times New Roman"/>
          <w:sz w:val="24"/>
          <w:szCs w:val="24"/>
        </w:rPr>
        <w:fldChar w:fldCharType="begin" w:fldLock="1"/>
      </w:r>
      <w:r w:rsidR="000F3536">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operties":{"noteIndex":0},"schema":"https://github.com/citation-style-language/schema/raw/master/csl-citation.json"}</w:instrText>
      </w:r>
      <w:r w:rsidR="000F3536">
        <w:rPr>
          <w:rFonts w:ascii="Times New Roman" w:hAnsi="Times New Roman" w:cs="Times New Roman"/>
          <w:sz w:val="24"/>
          <w:szCs w:val="24"/>
        </w:rPr>
        <w:fldChar w:fldCharType="separate"/>
      </w:r>
      <w:r w:rsidR="000F3536" w:rsidRPr="000F3536">
        <w:rPr>
          <w:rFonts w:ascii="Times New Roman" w:hAnsi="Times New Roman" w:cs="Times New Roman"/>
          <w:noProof/>
          <w:sz w:val="24"/>
          <w:szCs w:val="24"/>
        </w:rPr>
        <w:t>(Illangakoon et al., 2017; Rickman et al., 2015)</w:t>
      </w:r>
      <w:r w:rsidR="000F3536">
        <w:rPr>
          <w:rFonts w:ascii="Times New Roman" w:hAnsi="Times New Roman" w:cs="Times New Roman"/>
          <w:sz w:val="24"/>
          <w:szCs w:val="24"/>
        </w:rPr>
        <w:fldChar w:fldCharType="end"/>
      </w:r>
      <w:r w:rsidR="000F3536">
        <w:rPr>
          <w:rFonts w:ascii="Times New Roman" w:hAnsi="Times New Roman" w:cs="Times New Roman"/>
          <w:sz w:val="24"/>
          <w:szCs w:val="24"/>
        </w:rPr>
        <w:t>.</w:t>
      </w:r>
      <w:bookmarkStart w:id="1" w:name="_GoBack"/>
      <w:bookmarkEnd w:id="1"/>
    </w:p>
    <w:p w14:paraId="2747F76D" w14:textId="0EEBE93E" w:rsidR="00862669" w:rsidRDefault="00862669" w:rsidP="00125CB2"/>
    <w:p w14:paraId="0B5F9E6F" w14:textId="6E4DB08F" w:rsidR="00862669" w:rsidRDefault="00862669" w:rsidP="00125CB2"/>
    <w:p w14:paraId="357B4C8B" w14:textId="56344E3B" w:rsidR="00862669" w:rsidRDefault="00862669" w:rsidP="00125CB2"/>
    <w:p w14:paraId="2FAA1031" w14:textId="2A3BEAB7" w:rsidR="00862669" w:rsidRDefault="00862669" w:rsidP="00125CB2"/>
    <w:p w14:paraId="57A829D3" w14:textId="69595818" w:rsidR="00862669" w:rsidRDefault="00862669" w:rsidP="00125CB2"/>
    <w:p w14:paraId="239585C2" w14:textId="3A3932AD" w:rsidR="00862669" w:rsidRDefault="00862669" w:rsidP="00125CB2"/>
    <w:p w14:paraId="3F59F076" w14:textId="786AC1FF" w:rsidR="00862669" w:rsidRDefault="00862669" w:rsidP="00125CB2"/>
    <w:p w14:paraId="32A13964" w14:textId="6E237E94" w:rsidR="00862669" w:rsidRDefault="00862669" w:rsidP="00125CB2"/>
    <w:p w14:paraId="62BBD805" w14:textId="5B5B1327" w:rsidR="00862669" w:rsidRDefault="00862669" w:rsidP="00125CB2"/>
    <w:p w14:paraId="4FFAA91E" w14:textId="5E36B798" w:rsidR="00862669" w:rsidRDefault="00862669" w:rsidP="00125CB2"/>
    <w:p w14:paraId="742E17EF" w14:textId="2759243C" w:rsidR="00862669" w:rsidRDefault="00862669" w:rsidP="00125CB2"/>
    <w:p w14:paraId="21CFE7BE" w14:textId="3FFA249D" w:rsidR="00862669" w:rsidRDefault="00862669" w:rsidP="00125CB2"/>
    <w:p w14:paraId="7A5B6489" w14:textId="1F2CE33E" w:rsidR="00862669" w:rsidRDefault="00862669" w:rsidP="00125CB2"/>
    <w:p w14:paraId="18168496" w14:textId="32E937C6" w:rsidR="00862669" w:rsidRDefault="00862669" w:rsidP="00125CB2"/>
    <w:p w14:paraId="380D7322" w14:textId="7706AEC6" w:rsidR="00862669" w:rsidRDefault="00862669" w:rsidP="00125CB2"/>
    <w:p w14:paraId="566BD073" w14:textId="0128A2A0" w:rsidR="00862669" w:rsidRDefault="00862669" w:rsidP="00125CB2"/>
    <w:p w14:paraId="0EF3753F" w14:textId="2CE5B04E" w:rsidR="00862669" w:rsidRDefault="00862669" w:rsidP="00125CB2"/>
    <w:p w14:paraId="02A96B15" w14:textId="387DAC14" w:rsidR="00862669" w:rsidRDefault="00862669" w:rsidP="00125CB2"/>
    <w:p w14:paraId="483F5A3D" w14:textId="4175BC96" w:rsidR="00862669" w:rsidRDefault="00862669" w:rsidP="00125CB2"/>
    <w:p w14:paraId="5CD0ABF2" w14:textId="4C613A81" w:rsidR="00862669" w:rsidRDefault="00862669" w:rsidP="00125CB2"/>
    <w:p w14:paraId="490E4DAA" w14:textId="44C654B0" w:rsidR="00862669" w:rsidRDefault="00862669" w:rsidP="00125CB2"/>
    <w:p w14:paraId="07ABCD4A" w14:textId="64EF5231" w:rsidR="00862669" w:rsidRDefault="00862669" w:rsidP="00125CB2"/>
    <w:p w14:paraId="4C31187D" w14:textId="12854276" w:rsidR="00862669" w:rsidRDefault="00862669" w:rsidP="00125CB2"/>
    <w:p w14:paraId="1D53748C" w14:textId="25AAE3DF" w:rsidR="00862669" w:rsidRDefault="00862669" w:rsidP="00125CB2"/>
    <w:p w14:paraId="27F4A0A7" w14:textId="6EC3FACF" w:rsidR="00862669" w:rsidRDefault="00862669" w:rsidP="00125CB2"/>
    <w:p w14:paraId="6F79D6BA" w14:textId="302F7D68" w:rsidR="00862669" w:rsidRDefault="00862669" w:rsidP="00125CB2"/>
    <w:p w14:paraId="28EABE8C" w14:textId="509CCA70" w:rsidR="00862669" w:rsidRDefault="00862669" w:rsidP="00125CB2"/>
    <w:p w14:paraId="2A0F12C4" w14:textId="1F4FA825" w:rsidR="00862669" w:rsidRDefault="00862669" w:rsidP="00125CB2"/>
    <w:p w14:paraId="4DF25D18" w14:textId="65EA50C3" w:rsidR="00862669" w:rsidRDefault="00862669" w:rsidP="00125CB2"/>
    <w:p w14:paraId="69292A05" w14:textId="6B3DF235" w:rsidR="00862669" w:rsidRDefault="00862669" w:rsidP="00125CB2"/>
    <w:p w14:paraId="4281C6C7" w14:textId="07B38CF3" w:rsidR="00862669" w:rsidRDefault="00862669" w:rsidP="00125CB2"/>
    <w:p w14:paraId="0E32F2CA" w14:textId="5398DED0" w:rsidR="00862669" w:rsidRDefault="00862669" w:rsidP="00125CB2"/>
    <w:p w14:paraId="2AA8AA94" w14:textId="23A4C184" w:rsidR="00862669" w:rsidRDefault="00862669" w:rsidP="00125CB2"/>
    <w:p w14:paraId="02A09EF4" w14:textId="66FE9A61" w:rsidR="00862669" w:rsidRDefault="00862669" w:rsidP="00125CB2"/>
    <w:p w14:paraId="50756DBB" w14:textId="43FF7E64" w:rsidR="00862669" w:rsidRDefault="00862669" w:rsidP="00125CB2"/>
    <w:p w14:paraId="3BA0ABE7" w14:textId="1DEF9423" w:rsidR="00862669" w:rsidRDefault="00862669" w:rsidP="00125CB2"/>
    <w:p w14:paraId="0B12C6AE" w14:textId="6A5CAB05" w:rsidR="00862669" w:rsidRDefault="00862669" w:rsidP="00125CB2"/>
    <w:p w14:paraId="0019C64C" w14:textId="77D8FF2A" w:rsidR="00862669" w:rsidRDefault="00862669" w:rsidP="00125CB2"/>
    <w:p w14:paraId="5AC1D8E1" w14:textId="59AA297F" w:rsidR="00862669" w:rsidRDefault="00862669" w:rsidP="00125CB2"/>
    <w:p w14:paraId="7006CD58" w14:textId="50008B80" w:rsidR="00862669" w:rsidRDefault="00862669" w:rsidP="00125CB2"/>
    <w:p w14:paraId="3FF481F2" w14:textId="2229EF97" w:rsidR="00862669" w:rsidRDefault="00862669" w:rsidP="00125CB2"/>
    <w:p w14:paraId="3DD9430E" w14:textId="52EE49B3" w:rsidR="00862669" w:rsidRDefault="00862669" w:rsidP="00125CB2"/>
    <w:p w14:paraId="1A8E3B29" w14:textId="5D805348" w:rsidR="00862669" w:rsidRDefault="00862669" w:rsidP="00125CB2"/>
    <w:p w14:paraId="1F07E4A0" w14:textId="0CDA7E15" w:rsidR="00862669" w:rsidRDefault="00862669" w:rsidP="00125CB2"/>
    <w:p w14:paraId="3523A8B2" w14:textId="340B8FEE" w:rsidR="00862669" w:rsidRDefault="00862669" w:rsidP="00125CB2"/>
    <w:p w14:paraId="3A9D5A14" w14:textId="41958915" w:rsidR="00862669" w:rsidRDefault="00862669" w:rsidP="00125CB2"/>
    <w:p w14:paraId="20B8BFF9" w14:textId="6AA98906" w:rsidR="00862669" w:rsidRDefault="00862669" w:rsidP="00125CB2"/>
    <w:p w14:paraId="04FA95A8" w14:textId="1C4C05C8" w:rsidR="00862669" w:rsidRDefault="00862669" w:rsidP="00125CB2"/>
    <w:p w14:paraId="2B868287" w14:textId="624A49B6" w:rsidR="00862669" w:rsidRDefault="00862669" w:rsidP="00125CB2"/>
    <w:p w14:paraId="56FAAEB2" w14:textId="6A0CCBDC" w:rsidR="00862669" w:rsidRDefault="00862669" w:rsidP="00125CB2"/>
    <w:p w14:paraId="07F5B807" w14:textId="78A196BE" w:rsidR="00862669" w:rsidRDefault="00862669" w:rsidP="00125CB2"/>
    <w:p w14:paraId="6A20EBAF" w14:textId="0BFE91BD" w:rsidR="00862669" w:rsidRDefault="00862669" w:rsidP="00125CB2"/>
    <w:p w14:paraId="4029A81F" w14:textId="19238A66" w:rsidR="00862669" w:rsidRDefault="00862669" w:rsidP="00125CB2"/>
    <w:p w14:paraId="03813C6E" w14:textId="0FF8057B" w:rsidR="00862669" w:rsidRDefault="00862669" w:rsidP="00125CB2"/>
    <w:p w14:paraId="38F6F808" w14:textId="75961528" w:rsidR="00862669" w:rsidRDefault="00862669" w:rsidP="00125CB2"/>
    <w:p w14:paraId="19B69FF6" w14:textId="0E2360BC" w:rsidR="00862669" w:rsidRDefault="00862669" w:rsidP="00125CB2"/>
    <w:p w14:paraId="7E42C0E5" w14:textId="61EEFEA9" w:rsidR="00862669" w:rsidRDefault="00862669" w:rsidP="00125CB2"/>
    <w:p w14:paraId="28AC81C5" w14:textId="7CFB3D60" w:rsidR="00862669" w:rsidRDefault="00862669" w:rsidP="00125CB2"/>
    <w:p w14:paraId="4D6E91C5" w14:textId="25DB2330" w:rsidR="00862669" w:rsidRDefault="00862669" w:rsidP="00125CB2"/>
    <w:p w14:paraId="62E19C23" w14:textId="042FD14C" w:rsidR="00862669" w:rsidRDefault="00862669" w:rsidP="00125CB2"/>
    <w:p w14:paraId="397CF746" w14:textId="0A2707C8" w:rsidR="00862669" w:rsidRDefault="00862669" w:rsidP="00125CB2"/>
    <w:p w14:paraId="166244D9" w14:textId="52F7ED5B" w:rsidR="00862669" w:rsidRDefault="00862669" w:rsidP="00125CB2"/>
    <w:p w14:paraId="0C59A290" w14:textId="65BE345E" w:rsidR="00862669" w:rsidRDefault="00862669" w:rsidP="00125CB2"/>
    <w:p w14:paraId="4CEBF3FB" w14:textId="12FBCB5D" w:rsidR="00862669" w:rsidRDefault="00862669" w:rsidP="00125CB2"/>
    <w:p w14:paraId="60B566D4" w14:textId="2A36CE20" w:rsidR="00862669" w:rsidRDefault="00862669" w:rsidP="00125CB2"/>
    <w:p w14:paraId="138E65D0" w14:textId="58E49B47" w:rsidR="00862669" w:rsidRDefault="00862669" w:rsidP="00125CB2"/>
    <w:p w14:paraId="5525CDE8" w14:textId="26591254" w:rsidR="00862669" w:rsidRDefault="00862669" w:rsidP="00125CB2"/>
    <w:p w14:paraId="4220DA36" w14:textId="01601E37" w:rsidR="00862669" w:rsidRDefault="00862669" w:rsidP="00125CB2"/>
    <w:p w14:paraId="5F73DA3A" w14:textId="7A87D063" w:rsidR="00862669" w:rsidRDefault="00862669" w:rsidP="00125CB2"/>
    <w:p w14:paraId="47527228" w14:textId="40F23CAD" w:rsidR="00862669" w:rsidRDefault="00862669" w:rsidP="00125CB2"/>
    <w:p w14:paraId="280E9204" w14:textId="52045CC6" w:rsidR="00862669" w:rsidRDefault="00862669" w:rsidP="00125CB2"/>
    <w:p w14:paraId="0C67F00D" w14:textId="0A70C737" w:rsidR="00862669" w:rsidRDefault="00862669" w:rsidP="00125CB2"/>
    <w:p w14:paraId="23974E11" w14:textId="7E9AA7C8" w:rsidR="00862669" w:rsidRDefault="00862669" w:rsidP="00125CB2"/>
    <w:p w14:paraId="0E239A0C" w14:textId="06D9718A" w:rsidR="00862669" w:rsidRDefault="00862669" w:rsidP="00125CB2"/>
    <w:p w14:paraId="5EE570EE" w14:textId="232A4456" w:rsidR="00862669" w:rsidRDefault="00862669" w:rsidP="00125CB2"/>
    <w:p w14:paraId="278C63F8" w14:textId="4FE3FAEF" w:rsidR="00862669" w:rsidRDefault="00862669" w:rsidP="00125CB2"/>
    <w:p w14:paraId="781E747E" w14:textId="43680587" w:rsidR="00862669" w:rsidRDefault="00862669" w:rsidP="00125CB2"/>
    <w:p w14:paraId="08A8DA59" w14:textId="50CD34B0" w:rsidR="00862669" w:rsidRDefault="00862669" w:rsidP="00125CB2"/>
    <w:p w14:paraId="6B6B3228" w14:textId="0A7009CB" w:rsidR="00862669" w:rsidRDefault="00862669" w:rsidP="00125CB2"/>
    <w:p w14:paraId="07345B89" w14:textId="7EA83F61" w:rsidR="00862669" w:rsidRDefault="00862669" w:rsidP="00125CB2"/>
    <w:p w14:paraId="17945750" w14:textId="30E66145" w:rsidR="00862669" w:rsidRDefault="00862669" w:rsidP="00125CB2"/>
    <w:p w14:paraId="112E594E" w14:textId="3A24B285" w:rsidR="00862669" w:rsidRDefault="00862669" w:rsidP="00125CB2"/>
    <w:p w14:paraId="2CE16019" w14:textId="5D30795F" w:rsidR="00862669" w:rsidRDefault="00862669" w:rsidP="00125CB2"/>
    <w:p w14:paraId="27AD06A2" w14:textId="33E43584" w:rsidR="00862669" w:rsidRDefault="00862669" w:rsidP="00125CB2"/>
    <w:p w14:paraId="54E5D96D" w14:textId="10D30796" w:rsidR="00862669" w:rsidRDefault="00862669" w:rsidP="00125CB2"/>
    <w:p w14:paraId="0AD6C8EE" w14:textId="6CE71837" w:rsidR="00862669" w:rsidRDefault="00862669" w:rsidP="00125CB2"/>
    <w:p w14:paraId="7898FA4D" w14:textId="1FC753C9" w:rsidR="00862669" w:rsidRDefault="00862669" w:rsidP="00125CB2"/>
    <w:p w14:paraId="3CE60A94" w14:textId="6030B152" w:rsidR="00862669" w:rsidRDefault="00862669" w:rsidP="00125CB2"/>
    <w:p w14:paraId="470F83A9" w14:textId="393AC150" w:rsidR="00862669" w:rsidRDefault="00862669" w:rsidP="00125CB2"/>
    <w:p w14:paraId="1E16E884" w14:textId="6FE2CA3F" w:rsidR="00862669" w:rsidRDefault="00862669" w:rsidP="00125CB2"/>
    <w:p w14:paraId="6A75B8DD" w14:textId="4141D85E" w:rsidR="00862669" w:rsidRDefault="00862669" w:rsidP="00125CB2"/>
    <w:p w14:paraId="16165F13" w14:textId="734A15F8" w:rsidR="00862669" w:rsidRDefault="00862669" w:rsidP="00125CB2"/>
    <w:p w14:paraId="7C39C287" w14:textId="4EE8A390" w:rsidR="00862669" w:rsidRDefault="00862669" w:rsidP="00125CB2"/>
    <w:p w14:paraId="4DD7A227" w14:textId="6474A003" w:rsidR="00862669" w:rsidRDefault="00862669" w:rsidP="00125CB2"/>
    <w:p w14:paraId="692B77DE" w14:textId="43A26540" w:rsidR="00862669" w:rsidRDefault="00862669" w:rsidP="00125CB2"/>
    <w:p w14:paraId="48132DC7" w14:textId="22D009DB" w:rsidR="00862669" w:rsidRDefault="00862669" w:rsidP="00125CB2"/>
    <w:p w14:paraId="2216D2E1" w14:textId="60A4BDAE" w:rsidR="00862669" w:rsidRDefault="00862669" w:rsidP="00125CB2"/>
    <w:p w14:paraId="2B0DA20A" w14:textId="450E2DB4" w:rsidR="00862669" w:rsidRDefault="00862669" w:rsidP="00125CB2"/>
    <w:p w14:paraId="4BFC2496" w14:textId="2314724C" w:rsidR="00862669" w:rsidRDefault="00862669" w:rsidP="00125CB2"/>
    <w:p w14:paraId="6271A559" w14:textId="3CE13C12" w:rsidR="00862669" w:rsidRDefault="00862669" w:rsidP="00125CB2"/>
    <w:p w14:paraId="27CA583B" w14:textId="18A7932C" w:rsidR="00862669" w:rsidRDefault="00862669" w:rsidP="00125CB2"/>
    <w:p w14:paraId="6FC5BA40" w14:textId="0F871D18" w:rsidR="00862669" w:rsidRDefault="00862669" w:rsidP="00125CB2"/>
    <w:p w14:paraId="4D73CE4D" w14:textId="6EBE3CBB" w:rsidR="00862669" w:rsidRDefault="00862669" w:rsidP="00125CB2"/>
    <w:p w14:paraId="132CCD32" w14:textId="38C8A2FF" w:rsidR="00862669" w:rsidRDefault="00862669" w:rsidP="00125CB2"/>
    <w:p w14:paraId="0421F472" w14:textId="25AB6ACB" w:rsidR="00862669" w:rsidRDefault="00862669" w:rsidP="00125CB2"/>
    <w:p w14:paraId="3C2CBC1F" w14:textId="1B39CAF4" w:rsidR="00862669" w:rsidRDefault="00862669" w:rsidP="00125CB2"/>
    <w:p w14:paraId="132BB661" w14:textId="0F006283" w:rsidR="00862669" w:rsidRDefault="00862669" w:rsidP="00125CB2"/>
    <w:p w14:paraId="1CCFE2B4" w14:textId="6E38E62F" w:rsidR="00862669" w:rsidRDefault="00862669" w:rsidP="00125CB2"/>
    <w:p w14:paraId="17E38E44" w14:textId="0FD57D7B" w:rsidR="00862669" w:rsidRDefault="00862669" w:rsidP="00125CB2"/>
    <w:p w14:paraId="0C3B82B2" w14:textId="77777777" w:rsidR="00862669" w:rsidRPr="00A81059" w:rsidRDefault="00862669" w:rsidP="00125CB2"/>
    <w:p w14:paraId="54BBEB2E" w14:textId="77777777" w:rsidR="00125CB2" w:rsidRDefault="00125CB2" w:rsidP="00125CB2"/>
    <w:p w14:paraId="483A3501" w14:textId="77777777" w:rsidR="00125CB2" w:rsidRPr="0006769A" w:rsidRDefault="00125CB2" w:rsidP="00125CB2">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7C10336A" w14:textId="77777777" w:rsidR="00125CB2" w:rsidRDefault="00125CB2" w:rsidP="00125CB2">
      <w:r w:rsidRPr="000D1D77">
        <w:rPr>
          <w:color w:val="00B0F0"/>
        </w:rPr>
        <w:lastRenderedPageBreak/>
        <w:t xml:space="preserve">Dapog method required area is much smaller than conventional nurseries. Leveled seed bed should be made and center of the bed should be slightly higher than the edge to permit water to drain off the surface </w:t>
      </w:r>
      <w:r w:rsidRPr="00535DB9">
        <w:rPr>
          <w:color w:val="C00000"/>
        </w:rPr>
        <w:t>development and performance evaluation</w:t>
      </w:r>
    </w:p>
    <w:p w14:paraId="1491515D" w14:textId="77777777" w:rsidR="00125CB2" w:rsidRPr="000D1D77" w:rsidRDefault="00125CB2" w:rsidP="00125CB2">
      <w:pPr>
        <w:rPr>
          <w:color w:val="00B0F0"/>
        </w:rPr>
      </w:pPr>
      <w:r w:rsidRPr="000D1D77">
        <w:rPr>
          <w:color w:val="00B0F0"/>
        </w:rPr>
        <w:t xml:space="preserve">cost of transplanting was Rs. 1152/ha and energy requirement </w:t>
      </w:r>
      <w:proofErr w:type="gramStart"/>
      <w:r w:rsidRPr="000D1D77">
        <w:rPr>
          <w:color w:val="00B0F0"/>
        </w:rPr>
        <w:t>was</w:t>
      </w:r>
      <w:proofErr w:type="gramEnd"/>
      <w:r w:rsidRPr="000D1D77">
        <w:rPr>
          <w:color w:val="00B0F0"/>
        </w:rPr>
        <w:t xml:space="preserve"> 230 MJ/ha. The maximum grain yield was observed in mechanical transplanting followed by manual transplanting, direct dry sowing and direct sprouted sowing. Mechanical transplanting</w:t>
      </w:r>
    </w:p>
    <w:p w14:paraId="44773C0C" w14:textId="77777777" w:rsidR="00125CB2" w:rsidRPr="00A86AC2" w:rsidRDefault="00125CB2" w:rsidP="00125CB2">
      <w:pPr>
        <w:rPr>
          <w:color w:val="00B0F0"/>
        </w:rPr>
      </w:pPr>
      <w:r w:rsidRPr="00A86AC2">
        <w:rPr>
          <w:color w:val="00B0F0"/>
        </w:rPr>
        <w:t>significantly increased grain yield by 23%, 37% and 63%; straw yield by 17%, 14% and 22%; and biological yield by 20%, 24% and 39% over manual transplanting, direct dry sowing and direct sowing of sprouted rice in puddled conditions, respectively.</w:t>
      </w:r>
    </w:p>
    <w:p w14:paraId="2D477E0A" w14:textId="77777777" w:rsidR="00125CB2" w:rsidRDefault="00125CB2" w:rsidP="00125CB2">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2ABB0BC4" w14:textId="77777777" w:rsidR="00125CB2" w:rsidRDefault="00125CB2" w:rsidP="00125CB2">
      <w:r w:rsidRPr="00535DB9">
        <w:rPr>
          <w:color w:val="C00000"/>
        </w:rPr>
        <w:t>development and performance evaluation</w:t>
      </w:r>
    </w:p>
    <w:p w14:paraId="64BF38A4" w14:textId="77777777" w:rsidR="00125CB2" w:rsidRPr="003B2B29" w:rsidRDefault="00125CB2" w:rsidP="00125CB2">
      <w:pPr>
        <w:rPr>
          <w:color w:val="8EAADB" w:themeColor="accent1" w:themeTint="99"/>
        </w:rPr>
      </w:pPr>
    </w:p>
    <w:p w14:paraId="16ECCEA3" w14:textId="77777777" w:rsidR="00125CB2" w:rsidRDefault="00125CB2" w:rsidP="00125CB2">
      <w:r>
        <w:t>Haytham et al. (2010) studied the preparation of mat – type seedlings for</w:t>
      </w:r>
    </w:p>
    <w:p w14:paraId="15BFFBA4" w14:textId="77777777" w:rsidR="00125CB2" w:rsidRDefault="00125CB2" w:rsidP="00125CB2">
      <w:r>
        <w:t>mechanical paddy transplanter. A plastic box (58 cm × 28 cm × 3 cm) called a nursery box, was used for raising rice seedlings. This conventional soil seedbed system had 47</w:t>
      </w:r>
    </w:p>
    <w:p w14:paraId="01256D71" w14:textId="77777777" w:rsidR="00125CB2" w:rsidRDefault="00125CB2" w:rsidP="00125CB2">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13E437A2" w14:textId="77777777" w:rsidR="00125CB2" w:rsidRDefault="00125CB2" w:rsidP="00125CB2">
      <w:r w:rsidRPr="00535DB9">
        <w:rPr>
          <w:color w:val="C00000"/>
        </w:rPr>
        <w:t>development and performance evaluation</w:t>
      </w:r>
    </w:p>
    <w:p w14:paraId="35370271" w14:textId="77777777" w:rsidR="00125CB2" w:rsidRDefault="00125CB2" w:rsidP="00125CB2"/>
    <w:p w14:paraId="1A657E0F" w14:textId="77777777" w:rsidR="00125CB2" w:rsidRPr="00DF33C1" w:rsidRDefault="00125CB2" w:rsidP="00125CB2">
      <w:pPr>
        <w:rPr>
          <w:color w:val="00B0F0"/>
        </w:rPr>
      </w:pPr>
      <w:r w:rsidRPr="00DF33C1">
        <w:rPr>
          <w:color w:val="00B0F0"/>
        </w:rPr>
        <w:t xml:space="preserve">Mechanical transplanting systems increased yield, improved labor efficiency, ensured timeliness in operation and faster transplanting. </w:t>
      </w:r>
    </w:p>
    <w:p w14:paraId="42A1CED7" w14:textId="77777777" w:rsidR="00125CB2" w:rsidRPr="00DF33C1" w:rsidRDefault="00125CB2" w:rsidP="00125CB2">
      <w:pPr>
        <w:rPr>
          <w:color w:val="00B0F0"/>
        </w:rPr>
      </w:pPr>
      <w:r w:rsidRPr="00DF33C1">
        <w:rPr>
          <w:color w:val="00B0F0"/>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5488F7F1" w14:textId="77777777" w:rsidR="00125CB2" w:rsidRPr="00DF33C1" w:rsidRDefault="00125CB2" w:rsidP="00125CB2">
      <w:pPr>
        <w:rPr>
          <w:color w:val="00B0F0"/>
        </w:rPr>
      </w:pPr>
      <w:r w:rsidRPr="00DF33C1">
        <w:rPr>
          <w:color w:val="00B0F0"/>
        </w:rPr>
        <w:t xml:space="preserve">Mechanical transplanting </w:t>
      </w:r>
      <w:proofErr w:type="gramStart"/>
      <w:r w:rsidRPr="00DF33C1">
        <w:rPr>
          <w:color w:val="00B0F0"/>
        </w:rPr>
        <w:t>facilitate</w:t>
      </w:r>
      <w:proofErr w:type="gramEnd"/>
      <w:r w:rsidRPr="00DF33C1">
        <w:rPr>
          <w:color w:val="00B0F0"/>
        </w:rPr>
        <w:t xml:space="preserve"> for optimum plant spacing Optimum plant spacing ensures the plants to grow properly with their aerial and underground parts utilizing more solar radiation and nutrients.</w:t>
      </w:r>
    </w:p>
    <w:p w14:paraId="259CB504" w14:textId="77777777" w:rsidR="00125CB2" w:rsidRDefault="00125CB2" w:rsidP="00125CB2">
      <w:pPr>
        <w:rPr>
          <w:color w:val="000000" w:themeColor="text1"/>
        </w:rPr>
      </w:pPr>
      <w:r w:rsidRPr="00B55421">
        <w:rPr>
          <w:color w:val="00B0F0"/>
        </w:rPr>
        <w:t>Mechanical transplanter has high field capacity and farmers can transplant rice seedlings within very short time by using mechanical transplanter. Recently, mechanical transplanter is introduced in our country.</w:t>
      </w:r>
      <w:r w:rsidRPr="0093741C">
        <w:rPr>
          <w:color w:val="000000" w:themeColor="text1"/>
        </w:rPr>
        <w:t xml:space="preserve">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07D9137A" w14:textId="77777777" w:rsidR="00125CB2" w:rsidRPr="008D6CB1" w:rsidRDefault="00125CB2" w:rsidP="00125CB2">
      <w:pPr>
        <w:rPr>
          <w:color w:val="000000" w:themeColor="text1"/>
        </w:rPr>
      </w:pPr>
    </w:p>
    <w:p w14:paraId="2DCCEB90" w14:textId="77777777" w:rsidR="00125CB2" w:rsidRPr="00213BFC" w:rsidRDefault="00125CB2" w:rsidP="00125CB2">
      <w:pPr>
        <w:rPr>
          <w:color w:val="FF0000"/>
        </w:rPr>
      </w:pPr>
      <w:r w:rsidRPr="00213BFC">
        <w:rPr>
          <w:color w:val="FF0000"/>
        </w:rPr>
        <w:t>Techno-economic performance of 4-row self-propelled mechanical rice transplanter at farmers field in Bangladesh</w:t>
      </w:r>
    </w:p>
    <w:p w14:paraId="2975CEA7" w14:textId="77777777" w:rsidR="00125CB2" w:rsidRDefault="00125CB2" w:rsidP="00125CB2"/>
    <w:p w14:paraId="2785A041" w14:textId="77777777" w:rsidR="00125CB2" w:rsidRPr="007C3992" w:rsidRDefault="00125CB2" w:rsidP="00125CB2">
      <w:pPr>
        <w:rPr>
          <w:color w:val="00B0F0"/>
        </w:rPr>
      </w:pPr>
      <w:r w:rsidRPr="007C3992">
        <w:rPr>
          <w:color w:val="00B0F0"/>
        </w:rPr>
        <w:t xml:space="preserve">Rice researchers regarded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rsidRPr="007C3992">
        <w:rPr>
          <w:color w:val="00B0F0"/>
        </w:rPr>
        <w:t>popularising</w:t>
      </w:r>
      <w:proofErr w:type="spellEnd"/>
      <w:r w:rsidRPr="007C3992">
        <w:rPr>
          <w:color w:val="00B0F0"/>
        </w:rPr>
        <w:t xml:space="preserve"> the use of mechanical rice transplanters in this zone. Presently,</w:t>
      </w:r>
    </w:p>
    <w:p w14:paraId="4C61B14F" w14:textId="77777777" w:rsidR="00125CB2" w:rsidRPr="007C3992" w:rsidRDefault="00125CB2" w:rsidP="00125CB2">
      <w:pPr>
        <w:rPr>
          <w:color w:val="00B0F0"/>
        </w:rPr>
      </w:pPr>
      <w:r w:rsidRPr="007C3992">
        <w:rPr>
          <w:color w:val="00B0F0"/>
        </w:rP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ADBF96A" w14:textId="77777777" w:rsidR="00125CB2" w:rsidRDefault="00125CB2" w:rsidP="00125CB2">
      <w:r>
        <w:t>very precisely levelled paddy</w:t>
      </w:r>
    </w:p>
    <w:p w14:paraId="43FC4FEB" w14:textId="77777777" w:rsidR="00125CB2" w:rsidRDefault="00125CB2" w:rsidP="00125CB2">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4192C03D" w14:textId="77777777" w:rsidR="00125CB2" w:rsidRPr="000406A1" w:rsidRDefault="00125CB2" w:rsidP="00125CB2">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35E5C425" w14:textId="77777777" w:rsidR="00125CB2" w:rsidRDefault="00125CB2" w:rsidP="00125CB2">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4AA28D11" w14:textId="77777777" w:rsidR="00125CB2" w:rsidRDefault="00125CB2" w:rsidP="00125CB2">
      <w:r>
        <w:t>MT of rice is the process of transplanting young seedlings, which have</w:t>
      </w:r>
    </w:p>
    <w:p w14:paraId="590AA5E8" w14:textId="77777777" w:rsidR="00125CB2" w:rsidRDefault="00125CB2" w:rsidP="00125CB2">
      <w:r>
        <w:t>been grown in a mat nursery using a rice transplanter (Joseph et al., 2015). In conventional manual transplanting (CT), 20-30 people are required to transplant 1 ha/day, but 3 people can transplant approximately 2 ha/day using the rice transplanter.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088BA23B" w14:textId="77777777" w:rsidR="00125CB2" w:rsidRDefault="00125CB2" w:rsidP="00125CB2">
      <w:r>
        <w:t>Presently,</w:t>
      </w:r>
    </w:p>
    <w:p w14:paraId="6FDB68F4" w14:textId="77777777" w:rsidR="00125CB2" w:rsidRPr="009863A2" w:rsidRDefault="00125CB2" w:rsidP="00125CB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4F564955" w14:textId="77777777" w:rsidR="00125CB2" w:rsidRDefault="00125CB2" w:rsidP="00125CB2">
      <w:r w:rsidRPr="00CC5880">
        <w:t xml:space="preserve">In Asia, a number of different transplanters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transplanters place seedlings in rows either 20‐30 cm apart with in‐row spacing determined by ground speed or head speed of the </w:t>
      </w:r>
      <w:proofErr w:type="spellStart"/>
      <w:r w:rsidRPr="00CC5880">
        <w:t>tra</w:t>
      </w:r>
      <w:proofErr w:type="spellEnd"/>
    </w:p>
    <w:p w14:paraId="3C4822E9" w14:textId="77777777" w:rsidR="00125CB2" w:rsidRPr="00CC5880" w:rsidRDefault="00125CB2" w:rsidP="00125CB2">
      <w:pPr>
        <w:rPr>
          <w:color w:val="FF0000"/>
        </w:rPr>
      </w:pPr>
      <w:r w:rsidRPr="00CC5880">
        <w:rPr>
          <w:color w:val="FF0000"/>
        </w:rPr>
        <w:t>Rice Production Manual</w:t>
      </w:r>
    </w:p>
    <w:p w14:paraId="3670271A" w14:textId="77777777" w:rsidR="00125CB2" w:rsidRDefault="00125CB2" w:rsidP="00125CB2"/>
    <w:p w14:paraId="0798DDDA" w14:textId="77777777" w:rsidR="00125CB2" w:rsidRDefault="00125CB2" w:rsidP="00125CB2"/>
    <w:p w14:paraId="0E8399AA" w14:textId="77777777" w:rsidR="00125CB2" w:rsidRDefault="00125CB2" w:rsidP="00125CB2">
      <w:r w:rsidRPr="00DD115B">
        <w:t xml:space="preserve">Mechanical transplanting in rice involves transplanting specifically raised younger seedling of rice as a mat (mat type nursery) using a self-propelled mechanical rice transplanter at pre- determined and </w:t>
      </w:r>
      <w:r w:rsidRPr="00DD115B">
        <w:lastRenderedPageBreak/>
        <w:t>desired spacing. Machine transplanter was first developed in Japan in 1960s, whereas the earliest attempt to mechanize rice transplanting dates back to late 19th century. In Japan, development and spread of rice transplanters progressed rapidly during 1970s and 1980s. They also developed new technologies of seedling raising for rice transplanter (</w:t>
      </w:r>
      <w:proofErr w:type="spellStart"/>
      <w:r w:rsidRPr="00DD115B">
        <w:t>Tasaka</w:t>
      </w:r>
      <w:proofErr w:type="spellEnd"/>
      <w:r w:rsidRPr="00DD115B">
        <w:t xml:space="preserve"> et al., 1996). In</w:t>
      </w:r>
    </w:p>
    <w:p w14:paraId="69AABB57" w14:textId="77777777" w:rsidR="00125CB2" w:rsidRDefault="00125CB2" w:rsidP="00125CB2">
      <w:r>
        <w:t>disseminate this technology, with the following objectives</w:t>
      </w:r>
      <w:proofErr w:type="gramStart"/>
      <w:r>
        <w:t>: ?</w:t>
      </w:r>
      <w:proofErr w:type="gramEnd"/>
      <w:r>
        <w:t xml:space="preserve"> Ensure quality seedlings in proper time by raising seedlings in the tray under plastic shade</w:t>
      </w:r>
    </w:p>
    <w:p w14:paraId="55E1D55E" w14:textId="77777777" w:rsidR="00125CB2" w:rsidRDefault="00125CB2" w:rsidP="00125CB2">
      <w:r>
        <w:t>? Ensure uniform spacing and planting depth of transplanted rice</w:t>
      </w:r>
    </w:p>
    <w:p w14:paraId="53C34C0B" w14:textId="77777777" w:rsidR="00125CB2" w:rsidRDefault="00125CB2" w:rsidP="00125CB2">
      <w:r>
        <w:t>? Save time and cost during periods</w:t>
      </w:r>
    </w:p>
    <w:p w14:paraId="0649141F" w14:textId="77777777" w:rsidR="00125CB2" w:rsidRDefault="00125CB2" w:rsidP="00125CB2">
      <w:r>
        <w:t>Seedling establishment in tray: needed for mechanical</w:t>
      </w:r>
    </w:p>
    <w:p w14:paraId="3C959FBC" w14:textId="77777777" w:rsidR="00125CB2" w:rsidRDefault="00125CB2" w:rsidP="00125CB2">
      <w:r>
        <w:t>of peak-</w:t>
      </w:r>
      <w:proofErr w:type="spellStart"/>
      <w:r>
        <w:t>labour</w:t>
      </w:r>
      <w:proofErr w:type="spellEnd"/>
      <w:r>
        <w:t xml:space="preserve"> demand</w:t>
      </w:r>
    </w:p>
    <w:p w14:paraId="531DCB28" w14:textId="77777777" w:rsidR="00125CB2" w:rsidRDefault="00125CB2" w:rsidP="00125CB2">
      <w:r>
        <w:t>transplanting of rice</w:t>
      </w:r>
    </w:p>
    <w:p w14:paraId="3907B1E5" w14:textId="77777777" w:rsidR="00125CB2" w:rsidRDefault="00125CB2" w:rsidP="00125CB2">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77407B66" w14:textId="77777777" w:rsidR="00125CB2" w:rsidRDefault="00125CB2" w:rsidP="00125CB2">
      <w:r>
        <w:t>2</w:t>
      </w:r>
    </w:p>
    <w:p w14:paraId="7FCAF6C1" w14:textId="77777777" w:rsidR="00125CB2" w:rsidRDefault="00125CB2" w:rsidP="00125CB2">
      <w:r>
        <w:t xml:space="preserve">machine transplantation resulted in </w:t>
      </w:r>
      <w:r w:rsidRPr="006F56D0">
        <w:rPr>
          <w:color w:val="FFC000"/>
        </w:rPr>
        <w:t xml:space="preserve">earlier maturity of the crop </w:t>
      </w:r>
      <w:r>
        <w:t>(by 15 days) and 9% increased production compared to manual transplantation. Besides higher yield, 25-30% production cost was reduced by using machine transplanter.</w:t>
      </w:r>
    </w:p>
    <w:p w14:paraId="28695050" w14:textId="77777777" w:rsidR="00125CB2" w:rsidRDefault="00125CB2" w:rsidP="00125CB2">
      <w:r>
        <w:t>The</w:t>
      </w:r>
    </w:p>
    <w:p w14:paraId="6B3ACCD3" w14:textId="77777777" w:rsidR="00125CB2" w:rsidRPr="00DD115B" w:rsidRDefault="00125CB2" w:rsidP="00125CB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49D0AA98" w14:textId="77777777" w:rsidR="00125CB2" w:rsidRDefault="00125CB2" w:rsidP="00125CB2">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w:t>
      </w:r>
      <w:r w:rsidRPr="00BB4620">
        <w:rPr>
          <w:color w:val="FFC000"/>
        </w:rPr>
        <w:t xml:space="preserve">a 50% saving on seed </w:t>
      </w:r>
      <w:proofErr w:type="gramStart"/>
      <w:r w:rsidRPr="00BB4620">
        <w:rPr>
          <w:color w:val="FFC000"/>
        </w:rPr>
        <w:t>paddy</w:t>
      </w:r>
      <w:r w:rsidRPr="00DB34FE">
        <w:t>(</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652D7171" w14:textId="77777777" w:rsidR="00125CB2" w:rsidRDefault="00125CB2" w:rsidP="00125CB2">
      <w:r>
        <w:t xml:space="preserve">Without any doubt, the main reason that guarantees and proves a greater return on investment in the case of Kubota rice transplanter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1B65EF4B" w14:textId="77777777" w:rsidR="00125CB2" w:rsidRDefault="00125CB2" w:rsidP="00125CB2">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3099D1A9" w14:textId="77777777" w:rsidR="00125CB2" w:rsidRPr="00817C36" w:rsidRDefault="00125CB2" w:rsidP="00125CB2">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Transplanter Saves on seed paddy, reduce weedicide usage and guarantees a greater yield</w:t>
      </w:r>
    </w:p>
    <w:p w14:paraId="180D09D4" w14:textId="77777777" w:rsidR="00125CB2" w:rsidRPr="006F56D0" w:rsidRDefault="00125CB2" w:rsidP="00125CB2">
      <w:pPr>
        <w:rPr>
          <w:color w:val="00B0F0"/>
        </w:rPr>
      </w:pPr>
    </w:p>
    <w:p w14:paraId="473EBDCA" w14:textId="3B4CFE62" w:rsidR="006F56D0" w:rsidRPr="006F56D0" w:rsidRDefault="00125CB2" w:rsidP="006F56D0">
      <w:pPr>
        <w:rPr>
          <w:color w:val="00B0F0"/>
        </w:rPr>
      </w:pPr>
      <w:r w:rsidRPr="006F56D0">
        <w:rPr>
          <w:color w:val="00B0F0"/>
        </w:rPr>
        <w:lastRenderedPageBreak/>
        <w:t xml:space="preserve">Mechanical transplanting improves labor efficiency, ensures timeliness in operation, faster transplanting and attains optimum plant density that contributes to high productivity (Islam et al., 2016 and </w:t>
      </w:r>
      <w:proofErr w:type="spellStart"/>
      <w:r w:rsidRPr="006F56D0">
        <w:rPr>
          <w:color w:val="00B0F0"/>
        </w:rPr>
        <w:t>Manjunatha</w:t>
      </w:r>
      <w:proofErr w:type="spellEnd"/>
      <w:r w:rsidRPr="006F56D0">
        <w:rPr>
          <w:color w:val="00B0F0"/>
        </w:rPr>
        <w:t xml:space="preserve"> et al., 2009). </w:t>
      </w:r>
    </w:p>
    <w:p w14:paraId="620E120A" w14:textId="77777777" w:rsidR="00125CB2" w:rsidRDefault="00125CB2" w:rsidP="00125CB2"/>
    <w:p w14:paraId="50D6F647" w14:textId="77777777" w:rsidR="00125CB2" w:rsidRDefault="00125CB2" w:rsidP="00125CB2"/>
    <w:p w14:paraId="61B2EA2B" w14:textId="77777777" w:rsidR="00125CB2" w:rsidRDefault="00125CB2" w:rsidP="00125CB2"/>
    <w:p w14:paraId="27CE4E70" w14:textId="77777777" w:rsidR="00125CB2" w:rsidRDefault="00125CB2" w:rsidP="00125CB2"/>
    <w:p w14:paraId="30A3D7DC" w14:textId="77777777" w:rsidR="00125CB2" w:rsidRDefault="00125CB2" w:rsidP="00125CB2"/>
    <w:p w14:paraId="189CDD1B" w14:textId="77777777" w:rsidR="00125CB2" w:rsidRDefault="00125CB2" w:rsidP="00125CB2"/>
    <w:p w14:paraId="54DB018A" w14:textId="77777777" w:rsidR="00125CB2" w:rsidRDefault="00125CB2" w:rsidP="00125CB2"/>
    <w:p w14:paraId="70D6F5D4" w14:textId="77777777" w:rsidR="00125CB2" w:rsidRDefault="00125CB2" w:rsidP="00125CB2"/>
    <w:p w14:paraId="01A1B909" w14:textId="77777777" w:rsidR="00125CB2" w:rsidRDefault="00125CB2" w:rsidP="00125CB2"/>
    <w:p w14:paraId="34443ADA" w14:textId="77777777" w:rsidR="00125CB2" w:rsidRDefault="00125CB2" w:rsidP="00125CB2"/>
    <w:p w14:paraId="389299F5" w14:textId="77777777" w:rsidR="00125CB2" w:rsidRDefault="00125CB2" w:rsidP="00125CB2"/>
    <w:p w14:paraId="6B292C66" w14:textId="77777777" w:rsidR="00125CB2" w:rsidRDefault="00125CB2" w:rsidP="00125CB2"/>
    <w:p w14:paraId="259925DD" w14:textId="77777777" w:rsidR="00125CB2" w:rsidRDefault="00125CB2" w:rsidP="00125CB2"/>
    <w:p w14:paraId="7F4E5CD5" w14:textId="77777777" w:rsidR="00125CB2" w:rsidRDefault="00125CB2" w:rsidP="00125CB2"/>
    <w:p w14:paraId="7C4C5781" w14:textId="77777777" w:rsidR="00125CB2" w:rsidRDefault="00125CB2" w:rsidP="00125CB2"/>
    <w:p w14:paraId="17C5E115" w14:textId="77777777" w:rsidR="00125CB2" w:rsidRDefault="00125CB2" w:rsidP="00125CB2"/>
    <w:p w14:paraId="1D58A7CA" w14:textId="77777777" w:rsidR="00125CB2" w:rsidRDefault="00125CB2" w:rsidP="00125CB2"/>
    <w:p w14:paraId="6D29BCF5" w14:textId="77777777" w:rsidR="00125CB2" w:rsidRDefault="00125CB2" w:rsidP="00125CB2"/>
    <w:p w14:paraId="7542F544" w14:textId="77777777" w:rsidR="00125CB2" w:rsidRDefault="00125CB2" w:rsidP="00125CB2"/>
    <w:p w14:paraId="24C8320F" w14:textId="77777777" w:rsidR="00125CB2" w:rsidRDefault="00125CB2" w:rsidP="00125CB2"/>
    <w:p w14:paraId="2F3522C5" w14:textId="77777777" w:rsidR="00125CB2" w:rsidRDefault="00125CB2" w:rsidP="00125CB2"/>
    <w:p w14:paraId="2483B7AF" w14:textId="77777777" w:rsidR="00125CB2" w:rsidRDefault="00125CB2" w:rsidP="00125CB2"/>
    <w:p w14:paraId="6C2A7F6D" w14:textId="77777777" w:rsidR="00125CB2" w:rsidRDefault="00125CB2" w:rsidP="00125CB2"/>
    <w:p w14:paraId="3567640C" w14:textId="77777777" w:rsidR="00125CB2" w:rsidRDefault="00125CB2" w:rsidP="00125CB2"/>
    <w:p w14:paraId="5A75E61E" w14:textId="77777777" w:rsidR="00125CB2" w:rsidRDefault="00125CB2" w:rsidP="00125CB2"/>
    <w:p w14:paraId="7809EADB" w14:textId="77777777" w:rsidR="00125CB2" w:rsidRDefault="00125CB2" w:rsidP="00125CB2"/>
    <w:p w14:paraId="2F83CB38" w14:textId="77777777" w:rsidR="00125CB2" w:rsidRDefault="00125CB2" w:rsidP="00125CB2"/>
    <w:p w14:paraId="6E180054" w14:textId="77777777" w:rsidR="00125CB2" w:rsidRDefault="00125CB2" w:rsidP="00125CB2"/>
    <w:p w14:paraId="29D18051" w14:textId="77777777" w:rsidR="00125CB2" w:rsidRDefault="00125CB2" w:rsidP="00125CB2"/>
    <w:p w14:paraId="6534692F" w14:textId="77777777" w:rsidR="00125CB2" w:rsidRDefault="00125CB2" w:rsidP="00125CB2"/>
    <w:p w14:paraId="26B40E09" w14:textId="77777777" w:rsidR="00125CB2" w:rsidRDefault="00125CB2" w:rsidP="00125CB2"/>
    <w:p w14:paraId="648B4091" w14:textId="77777777" w:rsidR="00125CB2" w:rsidRDefault="00125CB2" w:rsidP="00125CB2"/>
    <w:p w14:paraId="4D38D796" w14:textId="77777777" w:rsidR="00125CB2" w:rsidRDefault="00125CB2" w:rsidP="00125CB2"/>
    <w:p w14:paraId="18B37853" w14:textId="77777777" w:rsidR="00125CB2" w:rsidRDefault="00125CB2" w:rsidP="00125CB2"/>
    <w:p w14:paraId="381BD208" w14:textId="77777777" w:rsidR="00125CB2" w:rsidRDefault="00125CB2" w:rsidP="00125CB2"/>
    <w:p w14:paraId="1E555A7E" w14:textId="77777777" w:rsidR="00125CB2" w:rsidRDefault="00125CB2" w:rsidP="00125CB2"/>
    <w:p w14:paraId="4B7D6898" w14:textId="77777777" w:rsidR="00125CB2" w:rsidRDefault="00125CB2" w:rsidP="00125CB2"/>
    <w:p w14:paraId="25225A60" w14:textId="77777777" w:rsidR="00125CB2" w:rsidRDefault="00125CB2" w:rsidP="00125CB2"/>
    <w:p w14:paraId="31F1CF78" w14:textId="77777777" w:rsidR="00125CB2" w:rsidRDefault="00125CB2" w:rsidP="00125CB2"/>
    <w:p w14:paraId="24B10A15" w14:textId="77777777" w:rsidR="00125CB2" w:rsidRDefault="00125CB2" w:rsidP="00125CB2"/>
    <w:p w14:paraId="36DC9927" w14:textId="77777777" w:rsidR="00125CB2" w:rsidRDefault="00125CB2" w:rsidP="00125CB2"/>
    <w:p w14:paraId="5ECADB5D" w14:textId="77777777" w:rsidR="00B55421" w:rsidRDefault="00B55421"/>
    <w:sectPr w:rsidR="00B55421" w:rsidSect="005E0AD0">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wMTY2MzI3MbMwNLdU0lEKTi0uzszPAykwrAUAlStlriwAAAA="/>
  </w:docVars>
  <w:rsids>
    <w:rsidRoot w:val="00125CB2"/>
    <w:rsid w:val="00056EB7"/>
    <w:rsid w:val="000D1D77"/>
    <w:rsid w:val="000F3536"/>
    <w:rsid w:val="000F65D0"/>
    <w:rsid w:val="00125CB2"/>
    <w:rsid w:val="001B4291"/>
    <w:rsid w:val="002A768E"/>
    <w:rsid w:val="002C1E5B"/>
    <w:rsid w:val="00342937"/>
    <w:rsid w:val="003E7216"/>
    <w:rsid w:val="00482E1F"/>
    <w:rsid w:val="005E0AD0"/>
    <w:rsid w:val="006F56D0"/>
    <w:rsid w:val="00737AAD"/>
    <w:rsid w:val="007C3992"/>
    <w:rsid w:val="00862669"/>
    <w:rsid w:val="00A019A4"/>
    <w:rsid w:val="00A86AC2"/>
    <w:rsid w:val="00AB7A38"/>
    <w:rsid w:val="00B32AF6"/>
    <w:rsid w:val="00B40E24"/>
    <w:rsid w:val="00B55421"/>
    <w:rsid w:val="00BB4620"/>
    <w:rsid w:val="00CD3C4C"/>
    <w:rsid w:val="00D640CB"/>
    <w:rsid w:val="00DF33C1"/>
    <w:rsid w:val="00E80C08"/>
    <w:rsid w:val="00EA1375"/>
    <w:rsid w:val="00FE0C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A9224"/>
  <w15:chartTrackingRefBased/>
  <w15:docId w15:val="{5C11C5CE-5BC9-46F2-BEA0-AAE304192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5CB2"/>
  </w:style>
  <w:style w:type="paragraph" w:styleId="Heading3">
    <w:name w:val="heading 3"/>
    <w:basedOn w:val="Normal"/>
    <w:next w:val="Normal"/>
    <w:link w:val="Heading3Char"/>
    <w:uiPriority w:val="9"/>
    <w:semiHidden/>
    <w:unhideWhenUsed/>
    <w:qFormat/>
    <w:rsid w:val="00125C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125CB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BAEA3-5D0E-4A1D-885B-77B8FE270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10</Pages>
  <Words>7246</Words>
  <Characters>4130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cp:revision>
  <dcterms:created xsi:type="dcterms:W3CDTF">2018-11-30T09:22:00Z</dcterms:created>
  <dcterms:modified xsi:type="dcterms:W3CDTF">2018-11-30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lsevier-harvard</vt:lpwstr>
  </property>
  <property fmtid="{D5CDD505-2E9C-101B-9397-08002B2CF9AE}" pid="24" name="Mendeley Unique User Id_1">
    <vt:lpwstr>23426a51-fc23-3cf0-a8f6-168c4d04e114</vt:lpwstr>
  </property>
</Properties>
</file>